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501A5D" w:rsidRPr="00501A5D" w:rsidRDefault="00501A5D">
      <w:pPr>
        <w:jc w:val="center"/>
        <w:rPr>
          <w:b/>
        </w:rPr>
      </w:pPr>
      <w:r w:rsidRPr="00501A5D">
        <w:rPr>
          <w:b/>
        </w:rPr>
        <w:t>Client History Report Draft</w:t>
      </w:r>
    </w:p>
    <w:p w:rsidR="005C3933" w:rsidRDefault="005C3933" w:rsidP="005C3933">
      <w:pPr>
        <w:tabs>
          <w:tab w:val="center" w:pos="5040"/>
          <w:tab w:val="left" w:pos="7051"/>
        </w:tabs>
      </w:pPr>
      <w:r>
        <w:tab/>
      </w:r>
      <w:r w:rsidR="002A2A03">
        <w:t xml:space="preserve">Your </w:t>
      </w:r>
      <w:proofErr w:type="gramStart"/>
      <w:r w:rsidR="002A2A03">
        <w:t>Name  (</w:t>
      </w:r>
      <w:proofErr w:type="gramEnd"/>
      <w:r w:rsidR="002A2A03">
        <w:t>First M. Last)</w:t>
      </w:r>
    </w:p>
    <w:p w:rsidR="002A2A03" w:rsidRDefault="005C3933" w:rsidP="005C3933">
      <w:pPr>
        <w:tabs>
          <w:tab w:val="center" w:pos="5040"/>
          <w:tab w:val="left" w:pos="7051"/>
        </w:tabs>
        <w:jc w:val="center"/>
      </w:pPr>
      <w:r>
        <w:t>Psychology</w:t>
      </w:r>
    </w:p>
    <w:p w:rsidR="005C3933" w:rsidRDefault="005C3933" w:rsidP="005C3933">
      <w:pPr>
        <w:tabs>
          <w:tab w:val="center" w:pos="5040"/>
          <w:tab w:val="left" w:pos="7051"/>
        </w:tabs>
        <w:jc w:val="center"/>
      </w:pPr>
      <w:r>
        <w:t>Instructor’s Name</w:t>
      </w:r>
    </w:p>
    <w:p w:rsidR="005C3933" w:rsidRDefault="005C3933" w:rsidP="005C3933">
      <w:pPr>
        <w:tabs>
          <w:tab w:val="center" w:pos="5040"/>
          <w:tab w:val="left" w:pos="7051"/>
        </w:tabs>
        <w:jc w:val="center"/>
      </w:pPr>
      <w:r>
        <w:t>Date submitted</w:t>
      </w:r>
    </w:p>
    <w:p w:rsidR="002A2A03" w:rsidRDefault="002A2A03">
      <w:pPr>
        <w:jc w:val="center"/>
      </w:pPr>
      <w:r>
        <w:t>School or Institution Name (University at Place or Town, State)</w:t>
      </w:r>
    </w:p>
    <w:p w:rsidR="00501A5D" w:rsidRDefault="002A2A03" w:rsidP="00501A5D">
      <w:pPr>
        <w:ind w:firstLine="0"/>
        <w:jc w:val="center"/>
      </w:pPr>
      <w:r>
        <w:br w:type="page"/>
      </w:r>
      <w:r w:rsidR="00501A5D">
        <w:lastRenderedPageBreak/>
        <w:t xml:space="preserve"> </w:t>
      </w:r>
    </w:p>
    <w:p w:rsidR="00501A5D" w:rsidRPr="00501A5D" w:rsidRDefault="00501A5D">
      <w:pPr>
        <w:pStyle w:val="Title"/>
        <w:rPr>
          <w:rFonts w:cs="Times New Roman"/>
          <w:b/>
          <w:bCs w:val="0"/>
          <w:kern w:val="0"/>
          <w:szCs w:val="24"/>
        </w:rPr>
      </w:pPr>
      <w:r w:rsidRPr="00501A5D">
        <w:rPr>
          <w:rFonts w:cs="Times New Roman"/>
          <w:b/>
          <w:bCs w:val="0"/>
          <w:kern w:val="0"/>
          <w:szCs w:val="24"/>
        </w:rPr>
        <w:t>Client History Report Draft</w:t>
      </w:r>
    </w:p>
    <w:p w:rsidR="00112E4D" w:rsidRPr="00112E4D" w:rsidRDefault="00BB4E64" w:rsidP="00E72717">
      <w:pPr>
        <w:pStyle w:val="ListParagraph"/>
        <w:numPr>
          <w:ilvl w:val="0"/>
          <w:numId w:val="2"/>
        </w:numPr>
        <w:spacing w:line="600" w:lineRule="auto"/>
        <w:jc w:val="both"/>
        <w:rPr>
          <w:b/>
          <w:bCs/>
        </w:rPr>
      </w:pPr>
      <w:r w:rsidRPr="00112E4D">
        <w:rPr>
          <w:b/>
          <w:bCs/>
        </w:rPr>
        <w:t>Identifying information </w:t>
      </w:r>
    </w:p>
    <w:p w:rsidR="00E32B41" w:rsidRDefault="006D5FA3" w:rsidP="00E72717">
      <w:pPr>
        <w:spacing w:line="600" w:lineRule="auto"/>
        <w:jc w:val="both"/>
      </w:pPr>
      <w:r>
        <w:t xml:space="preserve">Patient’s name is </w:t>
      </w:r>
      <w:r w:rsidRPr="004963EB">
        <w:rPr>
          <w:noProof/>
        </w:rPr>
        <w:t>Mr</w:t>
      </w:r>
      <w:r>
        <w:t xml:space="preserve"> Jones who </w:t>
      </w:r>
      <w:r w:rsidRPr="004963EB">
        <w:rPr>
          <w:noProof/>
        </w:rPr>
        <w:t>is righted</w:t>
      </w:r>
      <w:r>
        <w:t xml:space="preserve"> handed male, of age 44. He is </w:t>
      </w:r>
      <w:r w:rsidR="00ED35BF">
        <w:t xml:space="preserve">Roman </w:t>
      </w:r>
      <w:r>
        <w:t>Catholic</w:t>
      </w:r>
      <w:r w:rsidR="00ED35BF">
        <w:t>,</w:t>
      </w:r>
      <w:r>
        <w:t xml:space="preserve"> Italian American</w:t>
      </w:r>
      <w:r w:rsidR="00ED35BF">
        <w:t>.</w:t>
      </w:r>
      <w:r w:rsidR="000B02AB">
        <w:t xml:space="preserve"> His is married with </w:t>
      </w:r>
      <w:r w:rsidR="004120F7">
        <w:t>wife aged</w:t>
      </w:r>
      <w:r w:rsidR="000B02AB">
        <w:t xml:space="preserve"> 30 and two</w:t>
      </w:r>
      <w:r w:rsidR="004120F7">
        <w:t xml:space="preserve"> kids of age 12 and 15. </w:t>
      </w:r>
      <w:r w:rsidR="000B02AB">
        <w:t xml:space="preserve"> </w:t>
      </w:r>
      <w:r w:rsidR="00ED35BF">
        <w:t xml:space="preserve"> He has </w:t>
      </w:r>
      <w:r w:rsidR="004963EB">
        <w:t xml:space="preserve">a </w:t>
      </w:r>
      <w:r w:rsidR="00ED35BF" w:rsidRPr="004963EB">
        <w:rPr>
          <w:noProof/>
        </w:rPr>
        <w:t>PhD</w:t>
      </w:r>
      <w:r w:rsidR="00ED35BF">
        <w:t xml:space="preserve"> in English. </w:t>
      </w:r>
      <w:r w:rsidR="000B02AB" w:rsidRPr="004963EB">
        <w:rPr>
          <w:noProof/>
        </w:rPr>
        <w:t>And is</w:t>
      </w:r>
      <w:r w:rsidR="004120F7" w:rsidRPr="004963EB">
        <w:rPr>
          <w:noProof/>
        </w:rPr>
        <w:t xml:space="preserve"> working in </w:t>
      </w:r>
      <w:bookmarkStart w:id="0" w:name="_GoBack"/>
      <w:bookmarkEnd w:id="0"/>
      <w:r w:rsidR="004120F7" w:rsidRPr="004963EB">
        <w:rPr>
          <w:noProof/>
        </w:rPr>
        <w:t>Catholic college from 30 years.</w:t>
      </w:r>
      <w:r w:rsidR="004120F7">
        <w:t xml:space="preserve"> He is also </w:t>
      </w:r>
      <w:r w:rsidR="004120F7" w:rsidRPr="004963EB">
        <w:rPr>
          <w:noProof/>
        </w:rPr>
        <w:t>member</w:t>
      </w:r>
      <w:r w:rsidR="004120F7">
        <w:t xml:space="preserve"> of </w:t>
      </w:r>
      <w:r w:rsidR="004120F7" w:rsidRPr="004963EB">
        <w:rPr>
          <w:noProof/>
        </w:rPr>
        <w:t>institutional</w:t>
      </w:r>
      <w:r w:rsidR="004120F7">
        <w:t xml:space="preserve"> board</w:t>
      </w:r>
      <w:r w:rsidR="00A27806">
        <w:t xml:space="preserve"> and </w:t>
      </w:r>
      <w:r w:rsidR="00A27806" w:rsidRPr="004963EB">
        <w:rPr>
          <w:noProof/>
        </w:rPr>
        <w:t>review</w:t>
      </w:r>
      <w:r w:rsidR="004963EB">
        <w:rPr>
          <w:noProof/>
        </w:rPr>
        <w:t>s</w:t>
      </w:r>
      <w:r w:rsidR="00A27806">
        <w:t xml:space="preserve"> 20 </w:t>
      </w:r>
      <w:r w:rsidR="00234590">
        <w:t xml:space="preserve">grant applications each month. He is full time </w:t>
      </w:r>
      <w:r w:rsidR="00234590" w:rsidRPr="004963EB">
        <w:rPr>
          <w:noProof/>
        </w:rPr>
        <w:t>working men</w:t>
      </w:r>
      <w:r w:rsidR="004963EB" w:rsidRPr="004963EB">
        <w:rPr>
          <w:noProof/>
        </w:rPr>
        <w:t>,</w:t>
      </w:r>
      <w:r w:rsidR="00234590">
        <w:t xml:space="preserve"> </w:t>
      </w:r>
      <w:r w:rsidR="00234590" w:rsidRPr="004963EB">
        <w:rPr>
          <w:noProof/>
        </w:rPr>
        <w:t>but</w:t>
      </w:r>
      <w:r w:rsidR="00234590">
        <w:t xml:space="preserve"> when he finds spare time, </w:t>
      </w:r>
      <w:r w:rsidR="00393669">
        <w:t xml:space="preserve">he likes to do fishing, </w:t>
      </w:r>
      <w:r w:rsidR="00BD0581">
        <w:t>tinkering cars and</w:t>
      </w:r>
      <w:r w:rsidR="00393669">
        <w:t xml:space="preserve"> re</w:t>
      </w:r>
      <w:r w:rsidR="00BD0581">
        <w:t>building motors</w:t>
      </w:r>
      <w:r w:rsidR="00BD0581" w:rsidRPr="004963EB">
        <w:rPr>
          <w:noProof/>
        </w:rPr>
        <w:t>.</w:t>
      </w:r>
      <w:r w:rsidR="00E32B41" w:rsidRPr="004963EB">
        <w:rPr>
          <w:noProof/>
        </w:rPr>
        <w:t xml:space="preserve"> </w:t>
      </w:r>
      <w:r w:rsidR="00E32B41" w:rsidRPr="004963EB">
        <w:rPr>
          <w:noProof/>
        </w:rPr>
        <w:t>.</w:t>
      </w:r>
      <w:r w:rsidR="00E32B41">
        <w:t xml:space="preserve"> He is also proud of his three publications.</w:t>
      </w:r>
      <w:r w:rsidR="00BD0581">
        <w:t xml:space="preserve"> He has a dynamic personality</w:t>
      </w:r>
      <w:r w:rsidR="00E32B41">
        <w:t>.</w:t>
      </w:r>
      <w:r w:rsidR="00A5270F">
        <w:t xml:space="preserve"> </w:t>
      </w:r>
      <w:r w:rsidR="00E32B41">
        <w:t xml:space="preserve">He is </w:t>
      </w:r>
      <w:r w:rsidR="004963EB">
        <w:t xml:space="preserve">a </w:t>
      </w:r>
      <w:r w:rsidR="00E32B41" w:rsidRPr="004963EB">
        <w:rPr>
          <w:noProof/>
        </w:rPr>
        <w:t>family</w:t>
      </w:r>
      <w:r w:rsidR="00E32B41">
        <w:t xml:space="preserve"> oriented man</w:t>
      </w:r>
      <w:r w:rsidR="00A5270F">
        <w:t>. His mother died of cancer, Father is alive</w:t>
      </w:r>
      <w:r w:rsidR="004963EB">
        <w:t>,</w:t>
      </w:r>
      <w:r w:rsidR="00A5270F">
        <w:t xml:space="preserve"> </w:t>
      </w:r>
      <w:r w:rsidR="00A5270F" w:rsidRPr="004963EB">
        <w:rPr>
          <w:noProof/>
        </w:rPr>
        <w:t>and</w:t>
      </w:r>
      <w:r w:rsidR="00A5270F">
        <w:t xml:space="preserve"> one of his brothers died of colon cancer.</w:t>
      </w:r>
    </w:p>
    <w:p w:rsidR="00612D87" w:rsidRPr="00612D87" w:rsidRDefault="00BB4E64" w:rsidP="00E72717">
      <w:pPr>
        <w:pStyle w:val="ListParagraph"/>
        <w:numPr>
          <w:ilvl w:val="0"/>
          <w:numId w:val="2"/>
        </w:numPr>
        <w:spacing w:line="600" w:lineRule="auto"/>
        <w:jc w:val="both"/>
        <w:rPr>
          <w:b/>
          <w:bCs/>
        </w:rPr>
      </w:pPr>
      <w:r w:rsidRPr="00612D87">
        <w:rPr>
          <w:b/>
          <w:bCs/>
        </w:rPr>
        <w:t>Reason for referral </w:t>
      </w:r>
    </w:p>
    <w:p w:rsidR="00E3169A" w:rsidRDefault="00E50AE6" w:rsidP="00E72717">
      <w:pPr>
        <w:spacing w:line="600" w:lineRule="auto"/>
        <w:ind w:firstLine="0"/>
        <w:jc w:val="both"/>
      </w:pPr>
      <w:r w:rsidRPr="004963EB">
        <w:rPr>
          <w:noProof/>
        </w:rPr>
        <w:t>He is referred by the neurologist</w:t>
      </w:r>
      <w:r>
        <w:t xml:space="preserve"> for the neuropsychological evaluati</w:t>
      </w:r>
      <w:r w:rsidR="00E3169A">
        <w:t xml:space="preserve">on based on thinking and memory changes he is facing after his car accident. </w:t>
      </w:r>
    </w:p>
    <w:p w:rsidR="00922A64" w:rsidRDefault="003D7930" w:rsidP="00E72717">
      <w:pPr>
        <w:spacing w:line="600" w:lineRule="auto"/>
        <w:ind w:firstLine="0"/>
        <w:jc w:val="both"/>
      </w:pPr>
      <w:r>
        <w:t>Interact</w:t>
      </w:r>
      <w:r w:rsidR="00922A64">
        <w:t xml:space="preserve"> more.</w:t>
      </w:r>
    </w:p>
    <w:p w:rsidR="00BB4E64" w:rsidRPr="00211704" w:rsidRDefault="00976127" w:rsidP="00E72717">
      <w:pPr>
        <w:spacing w:line="600" w:lineRule="auto"/>
        <w:ind w:firstLine="0"/>
        <w:jc w:val="both"/>
      </w:pPr>
      <w:r>
        <w:t xml:space="preserve">          </w:t>
      </w:r>
      <w:r w:rsidR="00922A64">
        <w:t xml:space="preserve">This </w:t>
      </w:r>
      <w:r w:rsidR="00922A64" w:rsidRPr="00922A64">
        <w:t>neuropsychological evaluation</w:t>
      </w:r>
      <w:r w:rsidR="00922A64">
        <w:t xml:space="preserve"> will be done </w:t>
      </w:r>
      <w:r w:rsidR="00F31962">
        <w:t xml:space="preserve">to measure cognitive strengths, weaknesses </w:t>
      </w:r>
      <w:r w:rsidR="00684FF8">
        <w:t xml:space="preserve">and </w:t>
      </w:r>
      <w:r w:rsidR="00F31962">
        <w:t xml:space="preserve">examine his cognitive and </w:t>
      </w:r>
      <w:r w:rsidR="00F31962" w:rsidRPr="004963EB">
        <w:rPr>
          <w:noProof/>
        </w:rPr>
        <w:t>behavio</w:t>
      </w:r>
      <w:r w:rsidR="004963EB">
        <w:rPr>
          <w:noProof/>
        </w:rPr>
        <w:t>u</w:t>
      </w:r>
      <w:r w:rsidR="00F31962" w:rsidRPr="004963EB">
        <w:rPr>
          <w:noProof/>
        </w:rPr>
        <w:t>ral</w:t>
      </w:r>
      <w:r w:rsidR="00F31962">
        <w:t xml:space="preserve"> functioning. </w:t>
      </w:r>
      <w:r w:rsidR="00684FF8">
        <w:t xml:space="preserve"> This evaluation will reveal the health </w:t>
      </w:r>
      <w:r>
        <w:t>of his</w:t>
      </w:r>
      <w:r w:rsidR="00684FF8">
        <w:t xml:space="preserve"> brain and reveal </w:t>
      </w:r>
      <w:r w:rsidR="004963EB">
        <w:t xml:space="preserve">the </w:t>
      </w:r>
      <w:r w:rsidR="00684FF8" w:rsidRPr="004963EB">
        <w:rPr>
          <w:noProof/>
        </w:rPr>
        <w:t>strength</w:t>
      </w:r>
      <w:r w:rsidR="00684FF8">
        <w:t xml:space="preserve"> of his abilities related to thinking, motor functioning and </w:t>
      </w:r>
      <w:r>
        <w:t xml:space="preserve">memory. The results will be used to evaluate the causes of his difficulties. </w:t>
      </w:r>
    </w:p>
    <w:p w:rsidR="00B755BC" w:rsidRPr="00282ACC" w:rsidRDefault="00BB4E64" w:rsidP="00E72717">
      <w:pPr>
        <w:pStyle w:val="ListParagraph"/>
        <w:numPr>
          <w:ilvl w:val="0"/>
          <w:numId w:val="2"/>
        </w:numPr>
        <w:spacing w:line="600" w:lineRule="auto"/>
        <w:jc w:val="both"/>
        <w:rPr>
          <w:b/>
          <w:bCs/>
        </w:rPr>
      </w:pPr>
      <w:r w:rsidRPr="003D7930">
        <w:rPr>
          <w:b/>
          <w:bCs/>
        </w:rPr>
        <w:t>Current Symptoms/Presenting Concerns</w:t>
      </w:r>
    </w:p>
    <w:p w:rsidR="00B755BC" w:rsidRDefault="00B755BC" w:rsidP="00E72717">
      <w:pPr>
        <w:spacing w:line="600" w:lineRule="auto"/>
        <w:ind w:firstLine="0"/>
        <w:jc w:val="both"/>
      </w:pPr>
      <w:r>
        <w:lastRenderedPageBreak/>
        <w:t xml:space="preserve">        </w:t>
      </w:r>
      <w:r w:rsidRPr="004963EB">
        <w:rPr>
          <w:noProof/>
        </w:rPr>
        <w:t>Mr</w:t>
      </w:r>
      <w:r>
        <w:t xml:space="preserve"> Jones reports that he was conscious during and after the accident, but he has vague memories of the events that occurred after </w:t>
      </w:r>
      <w:r w:rsidR="004963EB">
        <w:t xml:space="preserve">the </w:t>
      </w:r>
      <w:r w:rsidRPr="004963EB">
        <w:rPr>
          <w:noProof/>
        </w:rPr>
        <w:t>accident</w:t>
      </w:r>
      <w:r>
        <w:t>. He also reports remembering driving back home and then attending the soccer game</w:t>
      </w:r>
      <w:r w:rsidR="004963EB">
        <w:rPr>
          <w:noProof/>
        </w:rPr>
        <w:t>;</w:t>
      </w:r>
      <w:r w:rsidRPr="004963EB">
        <w:rPr>
          <w:noProof/>
        </w:rPr>
        <w:t xml:space="preserve"> </w:t>
      </w:r>
      <w:r w:rsidR="004963EB" w:rsidRPr="004963EB">
        <w:rPr>
          <w:noProof/>
        </w:rPr>
        <w:t>h</w:t>
      </w:r>
      <w:r w:rsidRPr="004963EB">
        <w:rPr>
          <w:noProof/>
        </w:rPr>
        <w:t>e</w:t>
      </w:r>
      <w:r>
        <w:t xml:space="preserve"> doesn’t have any memories of the accident. </w:t>
      </w:r>
    </w:p>
    <w:p w:rsidR="00B755BC" w:rsidRDefault="00B755BC" w:rsidP="00E72717">
      <w:pPr>
        <w:spacing w:line="600" w:lineRule="auto"/>
        <w:ind w:firstLine="0"/>
        <w:jc w:val="both"/>
      </w:pPr>
      <w:r>
        <w:t xml:space="preserve">       His wife also confirms this </w:t>
      </w:r>
      <w:r w:rsidRPr="004963EB">
        <w:rPr>
          <w:noProof/>
        </w:rPr>
        <w:t>event</w:t>
      </w:r>
      <w:r>
        <w:t xml:space="preserve"> and states that he was unusually quiet and socially withdrawn after the accident. According to him his reports of visiting the MD doesn’t report any spinal and brain injuries. </w:t>
      </w:r>
    </w:p>
    <w:p w:rsidR="00B755BC" w:rsidRDefault="00B755BC" w:rsidP="00E72717">
      <w:pPr>
        <w:spacing w:line="600" w:lineRule="auto"/>
        <w:ind w:firstLine="0"/>
        <w:jc w:val="both"/>
      </w:pPr>
      <w:r>
        <w:t xml:space="preserve">           He has </w:t>
      </w:r>
      <w:r w:rsidRPr="004963EB">
        <w:rPr>
          <w:noProof/>
        </w:rPr>
        <w:t>experience</w:t>
      </w:r>
      <w:r>
        <w:t xml:space="preserve"> with </w:t>
      </w:r>
      <w:r w:rsidR="004963EB">
        <w:rPr>
          <w:noProof/>
        </w:rPr>
        <w:t>a</w:t>
      </w:r>
      <w:r w:rsidRPr="004963EB">
        <w:rPr>
          <w:noProof/>
        </w:rPr>
        <w:t xml:space="preserve"> similar</w:t>
      </w:r>
      <w:r>
        <w:t xml:space="preserve"> sort of accident in his teenage in which his one friend died. He even received psychotherapy after the incident. He reports mild cases of depression that he </w:t>
      </w:r>
      <w:r w:rsidRPr="004963EB">
        <w:rPr>
          <w:noProof/>
        </w:rPr>
        <w:t>think</w:t>
      </w:r>
      <w:r w:rsidR="004963EB">
        <w:rPr>
          <w:noProof/>
        </w:rPr>
        <w:t>s</w:t>
      </w:r>
      <w:r>
        <w:t xml:space="preserve"> </w:t>
      </w:r>
      <w:r w:rsidRPr="004963EB">
        <w:rPr>
          <w:noProof/>
        </w:rPr>
        <w:t>are not linked</w:t>
      </w:r>
      <w:r>
        <w:t xml:space="preserve"> to the accident. He never had any suicidal thoughts. His depression triggered last time</w:t>
      </w:r>
      <w:r w:rsidR="00577253">
        <w:t xml:space="preserve"> when</w:t>
      </w:r>
      <w:r>
        <w:t xml:space="preserve"> he met his old friends who survived the accident. </w:t>
      </w:r>
    </w:p>
    <w:p w:rsidR="00B755BC" w:rsidRDefault="00B755BC" w:rsidP="00E72717">
      <w:pPr>
        <w:spacing w:line="600" w:lineRule="auto"/>
        <w:ind w:firstLine="0"/>
        <w:jc w:val="both"/>
      </w:pPr>
      <w:r>
        <w:t xml:space="preserve">            He reports having trouble in full filling his occupational duties after the accident. </w:t>
      </w:r>
      <w:r w:rsidRPr="000C0FBD">
        <w:rPr>
          <w:noProof/>
        </w:rPr>
        <w:t>Like in creating new lectures.</w:t>
      </w:r>
      <w:r>
        <w:t xml:space="preserve"> He also forgets what and how many application he has read. He also reports of an accident when he forgot meeting one of his student in </w:t>
      </w:r>
      <w:r w:rsidR="004963EB">
        <w:t xml:space="preserve">a </w:t>
      </w:r>
      <w:r w:rsidR="004E2737" w:rsidRPr="004963EB">
        <w:rPr>
          <w:noProof/>
        </w:rPr>
        <w:t>class</w:t>
      </w:r>
      <w:r w:rsidR="004E2737">
        <w:t xml:space="preserve">. He is also having sleeping problems. </w:t>
      </w:r>
      <w:r>
        <w:t xml:space="preserve"> </w:t>
      </w:r>
      <w:r w:rsidRPr="000C0FBD">
        <w:rPr>
          <w:noProof/>
        </w:rPr>
        <w:t xml:space="preserve">He is also recommended by </w:t>
      </w:r>
      <w:r w:rsidR="004963EB" w:rsidRPr="000C0FBD">
        <w:rPr>
          <w:noProof/>
        </w:rPr>
        <w:t xml:space="preserve">the </w:t>
      </w:r>
      <w:r w:rsidRPr="000C0FBD">
        <w:rPr>
          <w:noProof/>
        </w:rPr>
        <w:t>administration</w:t>
      </w:r>
      <w:r>
        <w:t xml:space="preserve"> after noticing his cha</w:t>
      </w:r>
      <w:r>
        <w:t xml:space="preserve">nged </w:t>
      </w:r>
      <w:r w:rsidRPr="004963EB">
        <w:rPr>
          <w:noProof/>
        </w:rPr>
        <w:t>behavio</w:t>
      </w:r>
      <w:r w:rsidR="004963EB">
        <w:rPr>
          <w:noProof/>
        </w:rPr>
        <w:t>u</w:t>
      </w:r>
      <w:r w:rsidRPr="004963EB">
        <w:rPr>
          <w:noProof/>
        </w:rPr>
        <w:t>r</w:t>
      </w:r>
      <w:r>
        <w:t xml:space="preserve"> that he needs to increase his interaction with his students more. </w:t>
      </w:r>
      <w:r w:rsidR="00577253">
        <w:t xml:space="preserve"> He </w:t>
      </w:r>
      <w:r w:rsidR="00577253" w:rsidRPr="000C0FBD">
        <w:rPr>
          <w:noProof/>
        </w:rPr>
        <w:t>was always liked</w:t>
      </w:r>
      <w:r w:rsidR="00577253">
        <w:t xml:space="preserve"> by his students and is famous for his exceptional teaching</w:t>
      </w:r>
      <w:r w:rsidR="004963EB">
        <w:t>,</w:t>
      </w:r>
      <w:r w:rsidR="00577253">
        <w:t xml:space="preserve"> </w:t>
      </w:r>
      <w:r w:rsidR="00577253" w:rsidRPr="004963EB">
        <w:rPr>
          <w:noProof/>
        </w:rPr>
        <w:t>but</w:t>
      </w:r>
      <w:r w:rsidR="00577253">
        <w:t xml:space="preserve"> recent changes are making things difficult for him. </w:t>
      </w:r>
    </w:p>
    <w:p w:rsidR="00577253" w:rsidRDefault="00577253" w:rsidP="00E72717">
      <w:pPr>
        <w:spacing w:line="600" w:lineRule="auto"/>
        <w:ind w:firstLine="0"/>
        <w:jc w:val="both"/>
      </w:pPr>
      <w:r>
        <w:lastRenderedPageBreak/>
        <w:t xml:space="preserve">            According to him, his </w:t>
      </w:r>
      <w:r w:rsidR="006A7B16">
        <w:t xml:space="preserve">cognitive symptoms have improved after one week of </w:t>
      </w:r>
      <w:r w:rsidR="004963EB">
        <w:t xml:space="preserve">the </w:t>
      </w:r>
      <w:r w:rsidR="006A7B16" w:rsidRPr="004963EB">
        <w:rPr>
          <w:noProof/>
        </w:rPr>
        <w:t>accident</w:t>
      </w:r>
      <w:r w:rsidR="004963EB" w:rsidRPr="004963EB">
        <w:rPr>
          <w:noProof/>
        </w:rPr>
        <w:t>,</w:t>
      </w:r>
      <w:r w:rsidR="006A7B16">
        <w:t xml:space="preserve"> </w:t>
      </w:r>
      <w:r w:rsidR="006A7B16" w:rsidRPr="004963EB">
        <w:rPr>
          <w:noProof/>
        </w:rPr>
        <w:t>but</w:t>
      </w:r>
      <w:r w:rsidR="006A7B16">
        <w:t xml:space="preserve"> he can’t think clearly after it, and his thinking seems fuzzy. His attention span has also reduced</w:t>
      </w:r>
      <w:r w:rsidR="005B0517">
        <w:t xml:space="preserve">, and he finds it hard to keep track of his thoughts and tasks. </w:t>
      </w:r>
    </w:p>
    <w:p w:rsidR="00577253" w:rsidRDefault="00577253" w:rsidP="00E72717">
      <w:pPr>
        <w:spacing w:line="600" w:lineRule="auto"/>
        <w:ind w:firstLine="0"/>
        <w:jc w:val="both"/>
      </w:pPr>
      <w:r>
        <w:t xml:space="preserve">             He has </w:t>
      </w:r>
      <w:r w:rsidR="004963EB">
        <w:t xml:space="preserve">a </w:t>
      </w:r>
      <w:r w:rsidRPr="004963EB">
        <w:rPr>
          <w:noProof/>
        </w:rPr>
        <w:t>family</w:t>
      </w:r>
      <w:r>
        <w:t xml:space="preserve"> history of neurological </w:t>
      </w:r>
      <w:r w:rsidR="004E2737">
        <w:t xml:space="preserve">disorder. He also bumped his head in his childhood on </w:t>
      </w:r>
      <w:r w:rsidR="004963EB">
        <w:t xml:space="preserve">the </w:t>
      </w:r>
      <w:r w:rsidR="004E2737" w:rsidRPr="004963EB">
        <w:rPr>
          <w:noProof/>
        </w:rPr>
        <w:t>cement</w:t>
      </w:r>
      <w:r w:rsidR="004E2737">
        <w:t xml:space="preserve"> floor. </w:t>
      </w:r>
      <w:r w:rsidR="00365B61">
        <w:t xml:space="preserve">, and has </w:t>
      </w:r>
      <w:r w:rsidR="004963EB">
        <w:t xml:space="preserve">a </w:t>
      </w:r>
      <w:r w:rsidR="00365B61" w:rsidRPr="004963EB">
        <w:rPr>
          <w:noProof/>
        </w:rPr>
        <w:t>small</w:t>
      </w:r>
      <w:r w:rsidR="00365B61">
        <w:t xml:space="preserve"> loss of consciousness butt everything normal afterwards. </w:t>
      </w:r>
    </w:p>
    <w:p w:rsidR="00B755BC" w:rsidRDefault="00365B61" w:rsidP="00E72717">
      <w:pPr>
        <w:spacing w:line="600" w:lineRule="auto"/>
        <w:ind w:firstLine="0"/>
        <w:jc w:val="both"/>
      </w:pPr>
      <w:r>
        <w:t xml:space="preserve"> After </w:t>
      </w:r>
      <w:r w:rsidRPr="004963EB">
        <w:rPr>
          <w:noProof/>
        </w:rPr>
        <w:t>evaluation</w:t>
      </w:r>
      <w:r>
        <w:t xml:space="preserve"> the results of the assessment, it seems like the accident ha</w:t>
      </w:r>
      <w:r w:rsidR="00F87481">
        <w:t>s</w:t>
      </w:r>
      <w:r>
        <w:t xml:space="preserve"> </w:t>
      </w:r>
      <w:r w:rsidR="00F87481">
        <w:t>triggered</w:t>
      </w:r>
      <w:r w:rsidR="00FB217E">
        <w:t xml:space="preserve"> his symptoms of the underlying neurological disorder. He might be at the start of </w:t>
      </w:r>
      <w:r w:rsidR="00D423E4">
        <w:t xml:space="preserve">developing </w:t>
      </w:r>
      <w:r w:rsidR="004963EB">
        <w:t xml:space="preserve">the </w:t>
      </w:r>
      <w:r w:rsidR="00D423E4" w:rsidRPr="004963EB">
        <w:rPr>
          <w:noProof/>
        </w:rPr>
        <w:t>neurological</w:t>
      </w:r>
      <w:r w:rsidR="00D423E4">
        <w:t xml:space="preserve"> disorder as his memory and thinking have started to get </w:t>
      </w:r>
      <w:r w:rsidR="004963EB">
        <w:rPr>
          <w:noProof/>
        </w:rPr>
        <w:t>a</w:t>
      </w:r>
      <w:r w:rsidR="00D423E4" w:rsidRPr="004963EB">
        <w:rPr>
          <w:noProof/>
        </w:rPr>
        <w:t>ffected</w:t>
      </w:r>
      <w:r w:rsidR="00D423E4">
        <w:t xml:space="preserve">. His learning trials, interfacing trails, </w:t>
      </w:r>
      <w:r w:rsidR="006863DE">
        <w:t>recall delays are lower than they should be. This point to some underlying problem</w:t>
      </w:r>
      <w:r w:rsidR="0079420C">
        <w:fldChar w:fldCharType="begin"/>
      </w:r>
      <w:r w:rsidR="0079420C">
        <w:instrText xml:space="preserve"> ADDIN ZOTERO_ITEM CSL_CITATION {"citationID":"3HF3bJwh","properties":{"formattedCitation":"(Arlt, 2013)","plainCitation":"(Arlt, 2013)","noteIndex":0},"citationItems":[{"id":1632,"uris":["http://zotero.org/users/local/KZl8ZL3A/items/NQD3WBQB"],"uri":["http://zotero.org/users/local/KZl8ZL3A/items/NQD3WBQB"],"itemData":{"id":1632,"type":"article-journal","title":"Non-Alzheimer's disease—related memory impairment and dementia","container-title":"Dialogues in Clinical Neuroscience","page":"465-473","volume":"15","issue":"4","source":"PubMed Central","abstract":"Although Alzheimer's disease (AD) is a common cause of memory impairment and dementia in the elderly disturbed memory function is a widespread subjective and/or objective symptom in a variety of medical conditions. The early detection and correct distinction of AD from non-AD memory impairment is critically important to detect possibly treatable and reversible underlying causes. In the context of clinical research, it is crucial to correctly distinguish between AD or non-AD memory impairment in order to build homogenous study populations for the assessment of new therapeutic possibilities. The distinction of AD from non-AD memory impairment may be difficult, especially in mildly affected patients, due to an overlap of clinical symptoms and biomarker alterations between AD and certain non-AD conditions. This review aims to describe recent aspects of the differential diagnosis of AD and non-AD related memory impairment and how these may be considered in the presence of memory deficits.","ISSN":"1294-8322","note":"PMID: 24459413\nPMCID: PMC3898684","journalAbbreviation":"Dialogues Clin Neurosci","author":[{"family":"Arlt","given":"Sönke"}],"issued":{"date-parts":[["2013",12]]}}}],"schema":"https://github.com/citation-style-language/schema/raw/master/csl-citation.json"} </w:instrText>
      </w:r>
      <w:r w:rsidR="0079420C">
        <w:fldChar w:fldCharType="separate"/>
      </w:r>
      <w:r w:rsidR="0079420C" w:rsidRPr="0079420C">
        <w:t>(</w:t>
      </w:r>
      <w:proofErr w:type="spellStart"/>
      <w:r w:rsidR="0079420C" w:rsidRPr="0079420C">
        <w:t>Arlt</w:t>
      </w:r>
      <w:proofErr w:type="spellEnd"/>
      <w:r w:rsidR="0079420C" w:rsidRPr="0079420C">
        <w:t>, 2013)</w:t>
      </w:r>
      <w:r w:rsidR="0079420C">
        <w:fldChar w:fldCharType="end"/>
      </w:r>
      <w:r w:rsidR="006863DE">
        <w:t xml:space="preserve">. But considering the </w:t>
      </w:r>
      <w:r w:rsidR="006863DE" w:rsidRPr="004963EB">
        <w:rPr>
          <w:noProof/>
        </w:rPr>
        <w:t>fact</w:t>
      </w:r>
      <w:r w:rsidR="004963EB">
        <w:rPr>
          <w:noProof/>
        </w:rPr>
        <w:t>,</w:t>
      </w:r>
      <w:r w:rsidR="006863DE">
        <w:t xml:space="preserve"> </w:t>
      </w:r>
      <w:r w:rsidR="006863DE" w:rsidRPr="004963EB">
        <w:rPr>
          <w:noProof/>
        </w:rPr>
        <w:t>Mr.</w:t>
      </w:r>
      <w:r w:rsidR="006863DE">
        <w:t xml:space="preserve"> Jones recalls that his tests were clear on his visit to MD, can’t </w:t>
      </w:r>
      <w:r w:rsidR="006863DE" w:rsidRPr="004963EB">
        <w:rPr>
          <w:noProof/>
        </w:rPr>
        <w:t>find</w:t>
      </w:r>
      <w:r w:rsidR="006863DE">
        <w:t xml:space="preserve"> correct</w:t>
      </w:r>
      <w:r w:rsidR="004963EB">
        <w:rPr>
          <w:noProof/>
        </w:rPr>
        <w:t xml:space="preserve"> a</w:t>
      </w:r>
      <w:r w:rsidR="006863DE" w:rsidRPr="004963EB">
        <w:rPr>
          <w:noProof/>
        </w:rPr>
        <w:t>s</w:t>
      </w:r>
      <w:r w:rsidR="006863DE">
        <w:t xml:space="preserve"> he can give wrong information regarding the reports considering his memory and blurry thoughts. </w:t>
      </w:r>
      <w:r w:rsidR="00012C63">
        <w:t xml:space="preserve">Looking at his </w:t>
      </w:r>
      <w:r w:rsidR="00012C63" w:rsidRPr="004963EB">
        <w:rPr>
          <w:noProof/>
        </w:rPr>
        <w:t>history</w:t>
      </w:r>
      <w:r w:rsidR="00012C63">
        <w:t xml:space="preserve"> it seems like issue can be more associated to </w:t>
      </w:r>
      <w:r w:rsidR="0040625E">
        <w:t>the accident that brought memories of his dead friend</w:t>
      </w:r>
      <w:r w:rsidR="000A0AA2">
        <w:fldChar w:fldCharType="begin"/>
      </w:r>
      <w:r w:rsidR="000A0AA2">
        <w:instrText xml:space="preserve"> ADDIN ZOTERO_ITEM CSL_CITATION {"citationID":"sPMTWK7S","properties":{"formattedCitation":"(\\uc0\\u8220{}Memory Complaint and Impairment in the Aged: The Effect of Depression and Altered Brain Function | JAMA Psychiatry | JAMA Network,\\uc0\\u8221{} n.d.)","plainCitation":"(“Memory Complaint and Impairment in the Aged: The Effect of Depression and Altered Brain Function | JAMA Psychiatry | JAMA Network,” n.d.)","noteIndex":0},"citationItems":[{"id":1628,"uris":["http://zotero.org/users/local/KZl8ZL3A/items/EE4M2636"],"uri":["http://zotero.org/users/local/KZl8ZL3A/items/EE4M2636"],"itemData":{"id":1628,"type":"webpage","title":"Memory Complaint and Impairment in the Aged: The Effect of Depression and Altered Brain Function | JAMA Psychiatry | JAMA Network","URL":"https://jamanetwork.com/journals/jamapsychiatry/article-abstract/491468","accessed":{"date-parts":[["2019",3,22]]}}}],"schema":"https://github.com/citation-style-language/schema/raw/master/csl-citation.json"} </w:instrText>
      </w:r>
      <w:r w:rsidR="000A0AA2">
        <w:fldChar w:fldCharType="separate"/>
      </w:r>
      <w:r w:rsidR="000A0AA2" w:rsidRPr="000A0AA2">
        <w:t>(“Memory Complaint and Impairment in the Aged: The Effect of Depression and Altered Brain Function | JAMA Psychiatry | JAMA Network,” n.d.)</w:t>
      </w:r>
      <w:r w:rsidR="000A0AA2">
        <w:fldChar w:fldCharType="end"/>
      </w:r>
      <w:r w:rsidR="0040625E">
        <w:t xml:space="preserve">. </w:t>
      </w:r>
    </w:p>
    <w:p w:rsidR="00BB4E64" w:rsidRPr="00211704" w:rsidRDefault="00BB4E64" w:rsidP="00E72717">
      <w:pPr>
        <w:spacing w:line="600" w:lineRule="auto"/>
        <w:jc w:val="both"/>
      </w:pPr>
      <w:r w:rsidRPr="00211704">
        <w:rPr>
          <w:b/>
          <w:bCs/>
        </w:rPr>
        <w:t>IV. Psychosocial History (complete each of the sections below based on the information in the case you selected)</w:t>
      </w:r>
    </w:p>
    <w:p w:rsidR="00282ACC" w:rsidRPr="00282ACC" w:rsidRDefault="00BB4E64" w:rsidP="00E72717">
      <w:pPr>
        <w:numPr>
          <w:ilvl w:val="0"/>
          <w:numId w:val="1"/>
        </w:numPr>
        <w:spacing w:after="160" w:line="600" w:lineRule="auto"/>
        <w:jc w:val="both"/>
        <w:rPr>
          <w:b/>
        </w:rPr>
      </w:pPr>
      <w:r w:rsidRPr="00282ACC">
        <w:rPr>
          <w:b/>
        </w:rPr>
        <w:t>Educational history</w:t>
      </w:r>
      <w:r w:rsidR="001A0A67" w:rsidRPr="00282ACC">
        <w:rPr>
          <w:b/>
        </w:rPr>
        <w:t xml:space="preserve">: </w:t>
      </w:r>
    </w:p>
    <w:p w:rsidR="001A0A67" w:rsidRPr="00211704" w:rsidRDefault="001A0A67" w:rsidP="00E72717">
      <w:pPr>
        <w:spacing w:after="160" w:line="600" w:lineRule="auto"/>
        <w:ind w:left="720" w:firstLine="0"/>
        <w:jc w:val="both"/>
      </w:pPr>
      <w:r>
        <w:lastRenderedPageBreak/>
        <w:t xml:space="preserve">He has done </w:t>
      </w:r>
      <w:r w:rsidR="004963EB">
        <w:t xml:space="preserve">a </w:t>
      </w:r>
      <w:r w:rsidRPr="004963EB">
        <w:rPr>
          <w:noProof/>
        </w:rPr>
        <w:t>PhD</w:t>
      </w:r>
      <w:r>
        <w:t xml:space="preserve"> in English and has three publications. </w:t>
      </w:r>
    </w:p>
    <w:p w:rsidR="00282ACC" w:rsidRPr="00282ACC" w:rsidRDefault="00BB4E64" w:rsidP="00E72717">
      <w:pPr>
        <w:numPr>
          <w:ilvl w:val="0"/>
          <w:numId w:val="1"/>
        </w:numPr>
        <w:spacing w:after="160" w:line="600" w:lineRule="auto"/>
        <w:jc w:val="both"/>
        <w:rPr>
          <w:b/>
        </w:rPr>
      </w:pPr>
      <w:r w:rsidRPr="00282ACC">
        <w:rPr>
          <w:b/>
        </w:rPr>
        <w:t>Occupational history</w:t>
      </w:r>
      <w:r w:rsidR="001A0A67" w:rsidRPr="00282ACC">
        <w:rPr>
          <w:b/>
        </w:rPr>
        <w:t xml:space="preserve">: </w:t>
      </w:r>
    </w:p>
    <w:p w:rsidR="00BB4E64" w:rsidRPr="00211704" w:rsidRDefault="001A0A67" w:rsidP="00E72717">
      <w:pPr>
        <w:spacing w:after="160" w:line="600" w:lineRule="auto"/>
        <w:ind w:left="720" w:firstLine="0"/>
        <w:jc w:val="both"/>
      </w:pPr>
      <w:r>
        <w:t xml:space="preserve">He is teaching in a </w:t>
      </w:r>
      <w:r w:rsidR="004963EB">
        <w:rPr>
          <w:noProof/>
        </w:rPr>
        <w:t>C</w:t>
      </w:r>
      <w:r w:rsidRPr="004963EB">
        <w:rPr>
          <w:noProof/>
        </w:rPr>
        <w:t>atholic</w:t>
      </w:r>
      <w:r>
        <w:t xml:space="preserve"> college from 30 </w:t>
      </w:r>
      <w:r w:rsidR="00D63A06">
        <w:t xml:space="preserve">years. He is like by his students. He is also </w:t>
      </w:r>
      <w:r w:rsidR="004963EB">
        <w:t xml:space="preserve">a </w:t>
      </w:r>
      <w:r w:rsidR="00D63A06" w:rsidRPr="004963EB">
        <w:rPr>
          <w:noProof/>
        </w:rPr>
        <w:t>member</w:t>
      </w:r>
      <w:r w:rsidR="00D63A06">
        <w:t xml:space="preserve"> of </w:t>
      </w:r>
      <w:r w:rsidR="004963EB">
        <w:t xml:space="preserve">the </w:t>
      </w:r>
      <w:r w:rsidR="00D63A06" w:rsidRPr="004963EB">
        <w:rPr>
          <w:noProof/>
        </w:rPr>
        <w:t>institution</w:t>
      </w:r>
      <w:r w:rsidR="00D63A06">
        <w:t xml:space="preserve"> review board. </w:t>
      </w:r>
    </w:p>
    <w:p w:rsidR="00BB4E64" w:rsidRDefault="00D63A06" w:rsidP="00E72717">
      <w:pPr>
        <w:numPr>
          <w:ilvl w:val="0"/>
          <w:numId w:val="1"/>
        </w:numPr>
        <w:spacing w:after="160" w:line="600" w:lineRule="auto"/>
        <w:jc w:val="both"/>
        <w:rPr>
          <w:b/>
        </w:rPr>
      </w:pPr>
      <w:r>
        <w:rPr>
          <w:b/>
        </w:rPr>
        <w:t>Medical history:</w:t>
      </w:r>
    </w:p>
    <w:p w:rsidR="00D63A06" w:rsidRPr="00D63A06" w:rsidRDefault="00D63A06" w:rsidP="00E72717">
      <w:pPr>
        <w:spacing w:after="160" w:line="600" w:lineRule="auto"/>
        <w:ind w:left="720" w:firstLine="0"/>
        <w:jc w:val="both"/>
      </w:pPr>
      <w:r w:rsidRPr="00D63A06">
        <w:t xml:space="preserve">No history of drug abuse or heavy abuse. But he </w:t>
      </w:r>
      <w:r w:rsidRPr="004963EB">
        <w:rPr>
          <w:noProof/>
        </w:rPr>
        <w:t>drink</w:t>
      </w:r>
      <w:r w:rsidR="004963EB">
        <w:rPr>
          <w:noProof/>
        </w:rPr>
        <w:t>s</w:t>
      </w:r>
      <w:r w:rsidRPr="00D63A06">
        <w:t xml:space="preserve"> one glass of wine each night.</w:t>
      </w:r>
    </w:p>
    <w:p w:rsidR="00BB4E64" w:rsidRDefault="00BB4E64" w:rsidP="00E72717">
      <w:pPr>
        <w:numPr>
          <w:ilvl w:val="0"/>
          <w:numId w:val="1"/>
        </w:numPr>
        <w:spacing w:after="160" w:line="600" w:lineRule="auto"/>
        <w:jc w:val="both"/>
        <w:rPr>
          <w:b/>
        </w:rPr>
      </w:pPr>
      <w:r w:rsidRPr="00282ACC">
        <w:rPr>
          <w:b/>
        </w:rPr>
        <w:t>Psychiatric history</w:t>
      </w:r>
    </w:p>
    <w:p w:rsidR="00D63A06" w:rsidRPr="000744BE" w:rsidRDefault="000744BE" w:rsidP="00E72717">
      <w:pPr>
        <w:spacing w:after="160" w:line="600" w:lineRule="auto"/>
        <w:ind w:left="720" w:firstLine="0"/>
        <w:jc w:val="both"/>
      </w:pPr>
      <w:r>
        <w:t xml:space="preserve">He received psychotherapy after </w:t>
      </w:r>
      <w:r w:rsidR="004963EB">
        <w:t xml:space="preserve">the </w:t>
      </w:r>
      <w:r w:rsidRPr="004963EB">
        <w:rPr>
          <w:noProof/>
        </w:rPr>
        <w:t>accident</w:t>
      </w:r>
      <w:r>
        <w:t xml:space="preserve"> in his teenage. </w:t>
      </w:r>
    </w:p>
    <w:p w:rsidR="00BB4E64" w:rsidRDefault="00BB4E64" w:rsidP="00E72717">
      <w:pPr>
        <w:numPr>
          <w:ilvl w:val="0"/>
          <w:numId w:val="1"/>
        </w:numPr>
        <w:spacing w:after="160" w:line="600" w:lineRule="auto"/>
        <w:jc w:val="both"/>
        <w:rPr>
          <w:b/>
        </w:rPr>
      </w:pPr>
      <w:r w:rsidRPr="00282ACC">
        <w:rPr>
          <w:b/>
        </w:rPr>
        <w:t>Social history</w:t>
      </w:r>
    </w:p>
    <w:p w:rsidR="000744BE" w:rsidRPr="000744BE" w:rsidRDefault="000744BE" w:rsidP="00E72717">
      <w:pPr>
        <w:spacing w:after="160" w:line="600" w:lineRule="auto"/>
        <w:ind w:left="720" w:firstLine="0"/>
        <w:jc w:val="both"/>
      </w:pPr>
      <w:r w:rsidRPr="000744BE">
        <w:t xml:space="preserve">He is very engaged in his family and extended family. </w:t>
      </w:r>
      <w:r w:rsidRPr="004963EB">
        <w:rPr>
          <w:noProof/>
        </w:rPr>
        <w:t>H</w:t>
      </w:r>
      <w:r w:rsidR="004963EB">
        <w:rPr>
          <w:noProof/>
        </w:rPr>
        <w:t>is students and mates always liked him</w:t>
      </w:r>
      <w:r w:rsidRPr="000744BE">
        <w:t xml:space="preserve">. </w:t>
      </w:r>
      <w:r>
        <w:t xml:space="preserve">He always had friends and likes to attend the reunions. He also visits the church that other members of his family also attend. </w:t>
      </w:r>
    </w:p>
    <w:p w:rsidR="00501A5D" w:rsidRDefault="00501A5D" w:rsidP="00E72717">
      <w:pPr>
        <w:pStyle w:val="Title"/>
        <w:spacing w:line="600" w:lineRule="auto"/>
        <w:jc w:val="both"/>
        <w:rPr>
          <w:rFonts w:cs="Times New Roman"/>
          <w:bCs w:val="0"/>
          <w:kern w:val="0"/>
          <w:szCs w:val="24"/>
        </w:rPr>
      </w:pPr>
    </w:p>
    <w:p w:rsidR="00501A5D" w:rsidRDefault="00501A5D" w:rsidP="00E72717">
      <w:pPr>
        <w:pStyle w:val="Title"/>
        <w:spacing w:line="600" w:lineRule="auto"/>
        <w:jc w:val="both"/>
        <w:rPr>
          <w:rFonts w:cs="Times New Roman"/>
          <w:bCs w:val="0"/>
          <w:kern w:val="0"/>
          <w:szCs w:val="24"/>
        </w:rPr>
      </w:pPr>
    </w:p>
    <w:p w:rsidR="00501A5D" w:rsidRDefault="00501A5D" w:rsidP="00E72717">
      <w:pPr>
        <w:pStyle w:val="Title"/>
        <w:spacing w:line="600" w:lineRule="auto"/>
        <w:jc w:val="both"/>
        <w:rPr>
          <w:rFonts w:cs="Times New Roman"/>
          <w:bCs w:val="0"/>
          <w:kern w:val="0"/>
          <w:szCs w:val="24"/>
        </w:rPr>
      </w:pPr>
    </w:p>
    <w:p w:rsidR="00501A5D" w:rsidRDefault="00501A5D" w:rsidP="00E72717">
      <w:pPr>
        <w:pStyle w:val="Title"/>
        <w:spacing w:line="600" w:lineRule="auto"/>
        <w:jc w:val="both"/>
        <w:rPr>
          <w:rFonts w:cs="Times New Roman"/>
          <w:bCs w:val="0"/>
          <w:kern w:val="0"/>
          <w:szCs w:val="24"/>
        </w:rPr>
      </w:pPr>
    </w:p>
    <w:p w:rsidR="002A2A03" w:rsidRPr="00E72717" w:rsidRDefault="002A2A03" w:rsidP="0079420C">
      <w:pPr>
        <w:pStyle w:val="Title"/>
        <w:spacing w:line="600" w:lineRule="auto"/>
        <w:rPr>
          <w:b/>
        </w:rPr>
      </w:pPr>
      <w:r w:rsidRPr="00E72717">
        <w:rPr>
          <w:b/>
        </w:rPr>
        <w:lastRenderedPageBreak/>
        <w:t>References</w:t>
      </w:r>
    </w:p>
    <w:p w:rsidR="0079420C" w:rsidRPr="0079420C" w:rsidRDefault="0079420C" w:rsidP="0079420C">
      <w:pPr>
        <w:pStyle w:val="Bibliography"/>
        <w:spacing w:line="600" w:lineRule="auto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79420C">
        <w:t>Arlt</w:t>
      </w:r>
      <w:proofErr w:type="spellEnd"/>
      <w:r w:rsidRPr="0079420C">
        <w:t xml:space="preserve">, S. (2013). Non-Alzheimer’s </w:t>
      </w:r>
      <w:r w:rsidRPr="004963EB">
        <w:rPr>
          <w:noProof/>
        </w:rPr>
        <w:t>disease</w:t>
      </w:r>
      <w:r w:rsidR="004963EB">
        <w:rPr>
          <w:noProof/>
        </w:rPr>
        <w:t>-</w:t>
      </w:r>
      <w:r w:rsidRPr="004963EB">
        <w:rPr>
          <w:noProof/>
        </w:rPr>
        <w:t>related</w:t>
      </w:r>
      <w:r w:rsidRPr="0079420C">
        <w:t xml:space="preserve"> memory impairment and dementia. </w:t>
      </w:r>
      <w:r w:rsidRPr="0079420C">
        <w:rPr>
          <w:i/>
          <w:iCs/>
        </w:rPr>
        <w:t>Dialogues in Clinical Neuroscience</w:t>
      </w:r>
      <w:r w:rsidRPr="0079420C">
        <w:t xml:space="preserve">, </w:t>
      </w:r>
      <w:r w:rsidRPr="0079420C">
        <w:rPr>
          <w:i/>
          <w:iCs/>
        </w:rPr>
        <w:t>15</w:t>
      </w:r>
      <w:r w:rsidRPr="0079420C">
        <w:t>(4), 465–473.</w:t>
      </w:r>
    </w:p>
    <w:p w:rsidR="0079420C" w:rsidRPr="0079420C" w:rsidRDefault="0079420C" w:rsidP="0079420C">
      <w:pPr>
        <w:pStyle w:val="Bibliography"/>
        <w:spacing w:line="600" w:lineRule="auto"/>
      </w:pPr>
      <w:r w:rsidRPr="0079420C">
        <w:t>Memory Complaint and Impairment in the Aged: The Effect of Depression and Altered Brain Function | JAMA Psychiatry | JAMA Network. (n.d.). Retrieved March 22, 2019, from https://jamanetwork.com/journals/jamapsychiatry/article-abstract/491468</w:t>
      </w:r>
    </w:p>
    <w:p w:rsidR="002A2A03" w:rsidRDefault="0079420C" w:rsidP="0079420C">
      <w:pPr>
        <w:spacing w:line="600" w:lineRule="auto"/>
        <w:ind w:left="720" w:hanging="720"/>
        <w:jc w:val="both"/>
      </w:pPr>
      <w:r>
        <w:fldChar w:fldCharType="end"/>
      </w:r>
    </w:p>
    <w:sectPr w:rsidR="002A2A03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60B01" w:rsidRDefault="00860B01">
      <w:pPr>
        <w:spacing w:line="240" w:lineRule="auto"/>
      </w:pPr>
      <w:r>
        <w:separator/>
      </w:r>
    </w:p>
  </w:endnote>
  <w:endnote w:type="continuationSeparator" w:id="0">
    <w:p w:rsidR="00860B01" w:rsidRDefault="00860B0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60B01" w:rsidRDefault="00860B01">
      <w:pPr>
        <w:spacing w:line="240" w:lineRule="auto"/>
      </w:pPr>
      <w:r>
        <w:separator/>
      </w:r>
    </w:p>
  </w:footnote>
  <w:footnote w:type="continuationSeparator" w:id="0">
    <w:p w:rsidR="00860B01" w:rsidRDefault="00860B0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C0FBD">
      <w:rPr>
        <w:rStyle w:val="PageNumber"/>
        <w:noProof/>
      </w:rPr>
      <w:t>4</w:t>
    </w:r>
    <w:r>
      <w:rPr>
        <w:rStyle w:val="PageNumber"/>
      </w:rPr>
      <w:fldChar w:fldCharType="end"/>
    </w:r>
  </w:p>
  <w:p w:rsidR="002A2A03" w:rsidRDefault="002A2A03">
    <w:pPr>
      <w:pStyle w:val="Header"/>
      <w:ind w:right="360" w:firstLine="0"/>
    </w:pPr>
    <w:r>
      <w:t>SHORTENED TITLE HERE IN ALL CAPS</w:t>
    </w:r>
    <w:r>
      <w:tab/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963EB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2A2A03">
    <w:pPr>
      <w:ind w:right="360" w:firstLine="0"/>
    </w:pPr>
    <w:r>
      <w:t>Running head: SHORTENED VERSION OF TITLE</w:t>
    </w:r>
    <w:r>
      <w:tab/>
    </w:r>
    <w:r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71EE0855"/>
    <w:multiLevelType w:val="hybridMultilevel"/>
    <w:tmpl w:val="2FD08DD8"/>
    <w:lvl w:ilvl="0" w:tplc="EAE01AD2">
      <w:start w:val="1"/>
      <w:numFmt w:val="upperRoman"/>
      <w:lvlText w:val="%1.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787168F9"/>
    <w:multiLevelType w:val="multilevel"/>
    <w:tmpl w:val="CFA0B2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1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YyNDEzMzc2N7M0MrVQ0lEKTi0uzszPAykwrgUAtb0WpSwAAAA="/>
  </w:docVars>
  <w:rsids>
    <w:rsidRoot w:val="00CF29F0"/>
    <w:rsid w:val="0000793A"/>
    <w:rsid w:val="00012C63"/>
    <w:rsid w:val="000744BE"/>
    <w:rsid w:val="000A0AA2"/>
    <w:rsid w:val="000B02AB"/>
    <w:rsid w:val="000B0A32"/>
    <w:rsid w:val="000C0FBD"/>
    <w:rsid w:val="000F4778"/>
    <w:rsid w:val="000F6A83"/>
    <w:rsid w:val="00105F10"/>
    <w:rsid w:val="00112E4D"/>
    <w:rsid w:val="001866B3"/>
    <w:rsid w:val="001A0A67"/>
    <w:rsid w:val="001A0A79"/>
    <w:rsid w:val="00234590"/>
    <w:rsid w:val="00282ACC"/>
    <w:rsid w:val="002A2A03"/>
    <w:rsid w:val="00303E68"/>
    <w:rsid w:val="00365B61"/>
    <w:rsid w:val="00366BB8"/>
    <w:rsid w:val="00393669"/>
    <w:rsid w:val="003D7930"/>
    <w:rsid w:val="003E7C65"/>
    <w:rsid w:val="0040625E"/>
    <w:rsid w:val="004120F7"/>
    <w:rsid w:val="004963EB"/>
    <w:rsid w:val="004E2737"/>
    <w:rsid w:val="00501A5D"/>
    <w:rsid w:val="00566184"/>
    <w:rsid w:val="00573DB2"/>
    <w:rsid w:val="00577253"/>
    <w:rsid w:val="00593BF5"/>
    <w:rsid w:val="005B0517"/>
    <w:rsid w:val="005C3933"/>
    <w:rsid w:val="00612D87"/>
    <w:rsid w:val="00684FF8"/>
    <w:rsid w:val="006863DE"/>
    <w:rsid w:val="006A7B16"/>
    <w:rsid w:val="006D5FA3"/>
    <w:rsid w:val="0079420C"/>
    <w:rsid w:val="00860B01"/>
    <w:rsid w:val="00914D66"/>
    <w:rsid w:val="00922A64"/>
    <w:rsid w:val="00934FDC"/>
    <w:rsid w:val="00976127"/>
    <w:rsid w:val="009B5C55"/>
    <w:rsid w:val="00A27806"/>
    <w:rsid w:val="00A5270F"/>
    <w:rsid w:val="00AA45F1"/>
    <w:rsid w:val="00B23CBC"/>
    <w:rsid w:val="00B755BC"/>
    <w:rsid w:val="00BB4E64"/>
    <w:rsid w:val="00BC2CC5"/>
    <w:rsid w:val="00BD0581"/>
    <w:rsid w:val="00C67138"/>
    <w:rsid w:val="00CF29F0"/>
    <w:rsid w:val="00D423E4"/>
    <w:rsid w:val="00D63A06"/>
    <w:rsid w:val="00E3169A"/>
    <w:rsid w:val="00E32B41"/>
    <w:rsid w:val="00E50AE6"/>
    <w:rsid w:val="00E60F36"/>
    <w:rsid w:val="00E72717"/>
    <w:rsid w:val="00ED35BF"/>
    <w:rsid w:val="00F31962"/>
    <w:rsid w:val="00F87481"/>
    <w:rsid w:val="00F90739"/>
    <w:rsid w:val="00FB217E"/>
    <w:rsid w:val="00FD22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65EBE48F-312F-4920-87D9-DCE8AA8EF9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112E4D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79420C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3</TotalTime>
  <Pages>6</Pages>
  <Words>1247</Words>
  <Characters>7109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8340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subject/>
  <dc:creator>DeGeorge</dc:creator>
  <cp:keywords/>
  <dc:description/>
  <cp:lastModifiedBy>Morning</cp:lastModifiedBy>
  <cp:revision>6</cp:revision>
  <dcterms:created xsi:type="dcterms:W3CDTF">2019-03-22T05:12:00Z</dcterms:created>
  <dcterms:modified xsi:type="dcterms:W3CDTF">2019-03-22T07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f0LJSOAB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